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632B" w14:textId="23C13CCF" w:rsidR="00871397" w:rsidRPr="00347200" w:rsidRDefault="00413B27" w:rsidP="00584AE8">
      <w:pPr>
        <w:spacing w:line="240" w:lineRule="auto"/>
        <w:rPr>
          <w:rFonts w:ascii="Georgia" w:hAnsi="Georgia" w:cs="Arial"/>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CB1A62">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OFC function is thought to represent 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a mental map of the predictive relationships between cues, behavior, and outcomes that can guide behavior. Using a reversal learning task, subjects with a history of cocaine use exhibit repetitive and inflexible behavior</w:t>
      </w:r>
      <w:r w:rsidR="001577AB"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1577AB" w:rsidRPr="00347200">
        <w:rPr>
          <w:rFonts w:ascii="Georgia" w:hAnsi="Georgia" w:cs="Arial"/>
        </w:rPr>
        <w:fldChar w:fldCharType="separate"/>
      </w:r>
      <w:r w:rsidR="00932EEB" w:rsidRPr="00932EEB">
        <w:rPr>
          <w:rFonts w:ascii="Georgia" w:hAnsi="Georgia" w:cs="Arial"/>
          <w:noProof/>
          <w:vertAlign w:val="superscript"/>
        </w:rPr>
        <w:t>5</w:t>
      </w:r>
      <w:r w:rsidR="001577AB" w:rsidRPr="00347200">
        <w:rPr>
          <w:rFonts w:ascii="Georgia" w:hAnsi="Georgia" w:cs="Arial"/>
        </w:rPr>
        <w:fldChar w:fldCharType="end"/>
      </w:r>
      <w:r w:rsidR="005C65D8" w:rsidRPr="00347200">
        <w:rPr>
          <w:rFonts w:ascii="Georgia" w:hAnsi="Georgia" w:cs="Arial"/>
        </w:rPr>
        <w:t xml:space="preserve"> and impoverished representations of task structure in OFC</w:t>
      </w:r>
      <w:r w:rsidR="001577AB"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1577AB" w:rsidRPr="00347200">
        <w:rPr>
          <w:rFonts w:ascii="Georgia" w:hAnsi="Georgia" w:cs="Arial"/>
        </w:rPr>
        <w:fldChar w:fldCharType="separate"/>
      </w:r>
      <w:r w:rsidR="00932EEB" w:rsidRPr="00932EEB">
        <w:rPr>
          <w:rFonts w:ascii="Georgia" w:hAnsi="Georgia" w:cs="Arial"/>
          <w:noProof/>
          <w:vertAlign w:val="superscript"/>
        </w:rPr>
        <w:t>6</w:t>
      </w:r>
      <w:r w:rsidR="001577AB" w:rsidRPr="00347200">
        <w:rPr>
          <w:rFonts w:ascii="Georgia" w:hAnsi="Georgia" w:cs="Arial"/>
        </w:rPr>
        <w:fldChar w:fldCharType="end"/>
      </w:r>
      <w:r w:rsidR="005C65D8" w:rsidRPr="00347200">
        <w:rPr>
          <w:rFonts w:ascii="Georgia" w:hAnsi="Georgia" w:cs="Arial"/>
        </w:rPr>
        <w:t xml:space="preserve">. However, in a typical reversal learning task, </w:t>
      </w:r>
      <w:r w:rsidR="005C65D8" w:rsidRPr="00347200">
        <w:rPr>
          <w:rFonts w:ascii="Georgia" w:hAnsi="Georgia"/>
          <w:color w:val="000000" w:themeColor="text1"/>
        </w:rPr>
        <w:t>features of the task that identify task-state specific information are confounded with other features such as changes in cue-reward relationships, temporal order, and behavioral inhibition, which have all been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Here I will address the question of whether a history of cocaine use disrupts cognitive map representations in OFC that are necessary for behavioral flexibility by combining electrophysiology with experimental manipulation of cocaine use during an OS task. Once established, I will test whether behavioral flexibility and OFC function can be restored using a novel pharmacotherapy for cocaine addiction. This will provide an important translational step towards understanding and treating disorders of compulsivity.</w:t>
      </w:r>
    </w:p>
    <w:p w14:paraId="371BF183" w14:textId="704A0D33"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This approach will allow me to isolate cognitive map dependent task representations in OFC, test whether they are disrupted after cocaine use, and confirm that these representations are related to behavioral flexibility.  </w:t>
      </w:r>
    </w:p>
    <w:p w14:paraId="024986F8" w14:textId="0D6240D3"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effectively recover impaired behavioral flexibility and its 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This will allow me to test whether a novel drug therapy can </w:t>
      </w:r>
      <w:r w:rsidR="00F505A3" w:rsidRPr="00347200">
        <w:rPr>
          <w:rFonts w:ascii="Georgia" w:hAnsi="Georgia"/>
        </w:rPr>
        <w:t xml:space="preserve">effectively </w:t>
      </w:r>
      <w:r w:rsidR="0072635A" w:rsidRPr="00347200">
        <w:rPr>
          <w:rFonts w:ascii="Georgia" w:hAnsi="Georgia" w:cs="Arial"/>
        </w:rPr>
        <w:t xml:space="preserve">recover impaired behavioral flexibility and its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883C186" w14:textId="0B5C6281" w:rsidR="005C65D8" w:rsidRPr="00347200" w:rsidRDefault="005C65D8" w:rsidP="00584AE8">
      <w:pPr>
        <w:spacing w:line="240" w:lineRule="auto"/>
        <w:rPr>
          <w:rFonts w:ascii="Georgia" w:hAnsi="Georgia"/>
          <w:bCs/>
          <w:iCs/>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both remarkably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p>
    <w:p w14:paraId="71A4382C" w14:textId="002555B7" w:rsidR="005C65D8" w:rsidRPr="00347200" w:rsidRDefault="005C65D8" w:rsidP="00584AE8">
      <w:pPr>
        <w:spacing w:line="240" w:lineRule="auto"/>
        <w:rPr>
          <w:rFonts w:ascii="Georgia" w:hAnsi="Georgia" w:cs="Arial"/>
        </w:rPr>
      </w:pPr>
      <w:r w:rsidRPr="00347200">
        <w:rPr>
          <w:rFonts w:ascii="Georgia" w:hAnsi="Georgia" w:cs="Arial"/>
        </w:rPr>
        <w:t xml:space="preserve">Compulsive and neurotypical </w:t>
      </w:r>
      <w:proofErr w:type="spellStart"/>
      <w:r w:rsidRPr="00347200">
        <w:rPr>
          <w:rFonts w:ascii="Georgia" w:hAnsi="Georgia" w:cs="Arial"/>
        </w:rPr>
        <w:t>behaviours</w:t>
      </w:r>
      <w:proofErr w:type="spellEnd"/>
      <w:r w:rsidRPr="00347200">
        <w:rPr>
          <w:rFonts w:ascii="Georgia" w:hAnsi="Georgia" w:cs="Arial"/>
        </w:rPr>
        <w:t xml:space="preserve"> do not occur in a vacuum, but instead are guided by informative cues in our environment</w:t>
      </w:r>
      <w:r w:rsidR="008E2718" w:rsidRPr="00347200">
        <w:rPr>
          <w:rFonts w:ascii="Georgia" w:hAnsi="Georgia" w:cs="Arial"/>
        </w:rPr>
        <w:fldChar w:fldCharType="begin" w:fldLock="1"/>
      </w:r>
      <w:r w:rsidR="00932EEB">
        <w:rPr>
          <w:rFonts w:ascii="Georgia" w:hAnsi="Georgia" w:cs="Arial"/>
        </w:rPr>
        <w:instrText>ADDIN CSL_CITATION {"citationItems":[{"id":"ITEM-1","itemData":{"DOI":"10.1016/0010-440X(87)90070-8","ISSN":"0010440X","PMID":"3608467","abstract":"Analysis of various kinds of obsessive-compulsive psychopathology (perfectionism, doubt, indecision, omnipotence, overspecification, obsessions and compulsions, tics) from a control systems standpoint reveals that all have in common persistent high error signals that cannot be eliminated by behavioral output. Possible causes include conflict, intrinsic comparator defect, and attentional disturbance. The cybernetic approach offers the possibility of eventual neuroanatomical structural correlation, and it is suggested that the limbic system and basal ganglia together form a behavioral control system, dysfunction in which may be manifest as obsessive-compulsive disorder. © 1987.","author":[{"dropping-particle":"","family":"Pitman","given":"Roger K.","non-dropping-particle":"","parse-names":false,"suffix":""}],"container-title":"Comprehensive Psychiatry","id":"ITEM-1","issue":"4","issued":{"date-parts":[["1987"]]},"page":"334-343","title":"A cybernetic model of obsessive-compulsive psychopathology","type":"article-journal","volume":"28"},"uris":["http://www.mendeley.com/documents/?uuid=fde58f82-651a-4714-abb6-4f92f8b2b287"]}],"mendeley":{"formattedCitation":"&lt;sup&gt;13&lt;/sup&gt;","plainTextFormattedCitation":"13","previouslyFormattedCitation":"&lt;sup&gt;13&lt;/sup&gt;"},"properties":{"noteIndex":0},"schema":"https://github.com/citation-style-language/schema/raw/master/csl-citation.json"}</w:instrText>
      </w:r>
      <w:r w:rsidR="008E2718" w:rsidRPr="00347200">
        <w:rPr>
          <w:rFonts w:ascii="Georgia" w:hAnsi="Georgia" w:cs="Arial"/>
        </w:rPr>
        <w:fldChar w:fldCharType="separate"/>
      </w:r>
      <w:r w:rsidR="00932EEB" w:rsidRPr="00932EEB">
        <w:rPr>
          <w:rFonts w:ascii="Georgia" w:hAnsi="Georgia" w:cs="Arial"/>
          <w:noProof/>
          <w:vertAlign w:val="superscript"/>
        </w:rPr>
        <w:t>13</w:t>
      </w:r>
      <w:r w:rsidR="008E2718" w:rsidRPr="00347200">
        <w:rPr>
          <w:rFonts w:ascii="Georgia" w:hAnsi="Georgia" w:cs="Arial"/>
        </w:rPr>
        <w:fldChar w:fldCharType="end"/>
      </w:r>
      <w:r w:rsidRPr="00347200">
        <w:rPr>
          <w:rFonts w:ascii="Georgia" w:hAnsi="Georgia" w:cs="Arial"/>
        </w:rPr>
        <w:t xml:space="preserve">. Activity in OFC is thought to represent the meaningful states signaled by these cues in terms of a cognitive map of state space </w:t>
      </w:r>
      <w:r w:rsidR="001A0702" w:rsidRPr="00347200">
        <w:rPr>
          <w:rFonts w:ascii="Georgia" w:hAnsi="Georgia" w:cs="Arial"/>
        </w:rPr>
        <w:t>used to navigate goal-directed behavior</w:t>
      </w:r>
      <w:r w:rsidR="0022479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224796" w:rsidRPr="00347200">
        <w:rPr>
          <w:rFonts w:ascii="Georgia" w:hAnsi="Georgia" w:cs="Arial"/>
        </w:rPr>
        <w:fldChar w:fldCharType="separate"/>
      </w:r>
      <w:r w:rsidR="00932EEB" w:rsidRPr="00932EEB">
        <w:rPr>
          <w:rFonts w:ascii="Georgia" w:hAnsi="Georgia" w:cs="Arial"/>
          <w:noProof/>
          <w:vertAlign w:val="superscript"/>
        </w:rPr>
        <w:t>4</w:t>
      </w:r>
      <w:r w:rsidR="00224796" w:rsidRPr="00347200">
        <w:rPr>
          <w:rFonts w:ascii="Georgia" w:hAnsi="Georgia" w:cs="Arial"/>
        </w:rPr>
        <w:fldChar w:fldCharType="end"/>
      </w:r>
      <w:r w:rsidRPr="00347200">
        <w:rPr>
          <w:rFonts w:ascii="Georgia" w:hAnsi="Georgia" w:cs="Arial"/>
        </w:rPr>
        <w:t>. OFC dysfunction is a common neuropathology in most disorders of compulsivity, and the behavioral inflexibility characteristic of these disorders is thought to reflect deficits in the creation and maintenance of these cognitive map representations in OFC. Key support for this comes from studies from this lab showing that rats with a history of cocaine use, known to cause compulsivity, exhibit inflexible behavior in reversal learning tasks and have impoverished cognitive map 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In a typical reversal learning task, subjects first learn to discriminate responding to a rewarded (A+) and non-rewarded (B-) cue, and then these cue-outcome relationships are reversed i.e. A- and B+. Changes in behavior after a reversal can be made more rapid by changing the underlying cognitive map to allow learning of the new relationship between cue and outcome states, without requiring unlearning of the </w:t>
      </w:r>
      <w:r w:rsidRPr="00347200">
        <w:rPr>
          <w:rFonts w:ascii="Georgia" w:hAnsi="Georgia" w:cs="Arial"/>
        </w:rPr>
        <w:lastRenderedPageBreak/>
        <w:t xml:space="preserve">old.  However, since the reversal is signaled to the subject by a change in cue-reward associations, representations of cognitive maps in OFC cannot be disentangled from simple task features such as </w:t>
      </w:r>
      <w:r w:rsidR="001A0702" w:rsidRPr="00347200">
        <w:rPr>
          <w:rFonts w:ascii="Georgia" w:hAnsi="Georgia" w:cs="Arial"/>
        </w:rPr>
        <w:t>changes in reward.</w:t>
      </w:r>
      <w:r w:rsidRPr="00347200">
        <w:rPr>
          <w:rFonts w:ascii="Georgia" w:hAnsi="Georgia" w:cs="Arial"/>
        </w:rPr>
        <w:t xml:space="preserve"> Further, this approach confounds time and recognition of its passage, and leaves the decision whether to even create alternative maps up to the subject. The argument is that OFC function is necessary for rapid reversal learning because it facilitates the creation, maintenance or use of these alternative maps; however, it could equally well be argued (and in fact has) that this deficit, viewed in isolation, is simply due to slower learning or deficits in response inhibition. </w:t>
      </w:r>
    </w:p>
    <w:p w14:paraId="440BF1FC" w14:textId="648CE544" w:rsidR="005C65D8" w:rsidRPr="00347200" w:rsidRDefault="005C65D8" w:rsidP="00584AE8">
      <w:pPr>
        <w:spacing w:line="240" w:lineRule="auto"/>
        <w:rPr>
          <w:rFonts w:ascii="Georgia" w:hAnsi="Georgia" w:cs="Arial"/>
        </w:rPr>
      </w:pPr>
      <w:r w:rsidRPr="00347200">
        <w:rPr>
          <w:rFonts w:ascii="Georgia" w:hAnsi="Georgia" w:cs="Arial"/>
        </w:rPr>
        <w:t>To resolve these issues, it is necessary to use a behavioral approach that dissociates the cue that triggers changes in the map being used from these other features and requires mapping for successful performance.  One such task</w:t>
      </w:r>
      <w:r w:rsidR="006A4185" w:rsidRPr="00347200">
        <w:rPr>
          <w:rFonts w:ascii="Georgia" w:hAnsi="Georgia" w:cs="Arial"/>
        </w:rPr>
        <w:t>,</w:t>
      </w:r>
      <w:r w:rsidRPr="00347200">
        <w:rPr>
          <w:rFonts w:ascii="Georgia" w:hAnsi="Georgia" w:cs="Arial"/>
        </w:rPr>
        <w:t xml:space="preserve"> that</w:t>
      </w:r>
      <w:r w:rsidR="006A4185" w:rsidRPr="00347200">
        <w:rPr>
          <w:rFonts w:ascii="Georgia" w:hAnsi="Georgia" w:cs="Arial"/>
        </w:rPr>
        <w:t xml:space="preserve"> </w:t>
      </w:r>
      <w:r w:rsidRPr="00347200">
        <w:rPr>
          <w:rFonts w:ascii="Georgia" w:hAnsi="Georgia" w:cs="Arial"/>
        </w:rPr>
        <w:t>shares many features of reversal learning</w:t>
      </w:r>
      <w:r w:rsidR="006A4185" w:rsidRPr="00347200">
        <w:rPr>
          <w:rFonts w:ascii="Georgia" w:hAnsi="Georgia" w:cs="Arial"/>
        </w:rPr>
        <w:t>,</w:t>
      </w:r>
      <w:r w:rsidRPr="00347200">
        <w:rPr>
          <w:rFonts w:ascii="Georgia" w:hAnsi="Georgia" w:cs="Arial"/>
        </w:rPr>
        <w:t xml:space="preserve"> 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arget cue predicts reward i.e. OS -&gt; Target -&gt; Reward (</w:t>
      </w:r>
      <w:r w:rsidRPr="00347200">
        <w:rPr>
          <w:rFonts w:ascii="Georgia" w:hAnsi="Georgia" w:cs="Arial"/>
          <w:color w:val="4472C4" w:themeColor="accent1"/>
        </w:rPr>
        <w:t>Figure 1</w:t>
      </w:r>
      <w:r w:rsidRPr="00347200">
        <w:rPr>
          <w:rFonts w:ascii="Georgia" w:hAnsi="Georgia" w:cs="Arial"/>
        </w:rPr>
        <w:t>). For example, target cue A is rewarded on X -&gt; A+ trials, and non-rewarded on Y-&gt; A- trials. This creates two cue-reward maps similar to the alternative maps that might be used in rapid reversal learning</w:t>
      </w:r>
      <w:r w:rsidR="002565C0" w:rsidRPr="00347200">
        <w:rPr>
          <w:rFonts w:ascii="Georgia" w:hAnsi="Georgia" w:cs="Arial"/>
        </w:rPr>
        <w:t>. However,</w:t>
      </w:r>
      <w:r w:rsidRPr="00347200">
        <w:rPr>
          <w:rFonts w:ascii="Georgia" w:hAnsi="Georgia" w:cs="Arial"/>
        </w:rPr>
        <w:t xml:space="preserve"> </w:t>
      </w:r>
      <w:r w:rsidR="00797885" w:rsidRPr="00347200">
        <w:rPr>
          <w:rFonts w:ascii="Georgia" w:hAnsi="Georgia" w:cs="Arial"/>
        </w:rPr>
        <w:t xml:space="preserve">unlike reversal learning, </w:t>
      </w:r>
      <w:r w:rsidRPr="00347200">
        <w:rPr>
          <w:rFonts w:ascii="Georgia" w:hAnsi="Georgia" w:cs="Arial"/>
        </w:rPr>
        <w:t>both maps are learned from the start and map switching on a trial-by-trial basis is signaled by an overt OS cue i.e. X -&gt; {A+, B-, C+, D-} and Y -&gt; {A-, B+, C-, D+}. Therefore, depending on whether a trial starts with X or Y, the same target cue (e.g. A) signals two distinct states (A+ or A-) in separate cognitive maps. An OS task can therefore isolate neural representations of distinct map states unconfounded by changes in reinforcement. Notably, unlike reversal learning, all cues are followed equally by reward and non-reward.</w:t>
      </w:r>
    </w:p>
    <w:p w14:paraId="4AC602B4" w14:textId="66CB0ED2" w:rsidR="006A4185" w:rsidRPr="00347200" w:rsidRDefault="006A4185" w:rsidP="00347200">
      <w:pPr>
        <w:spacing w:line="240" w:lineRule="auto"/>
        <w:rPr>
          <w:rFonts w:ascii="Georgia" w:hAnsi="Georgia" w:cs="Arial"/>
        </w:rPr>
      </w:pPr>
      <w:r w:rsidRPr="00347200">
        <w:rPr>
          <w:rFonts w:ascii="Georgia" w:hAnsi="Georgia" w:cs="Arial"/>
        </w:rPr>
        <w:t xml:space="preserve">Drug compounds that target dopamine D3-receptor antagonists have significant potential to treat aberrant behaviors in disorders of compulsivity that are </w:t>
      </w:r>
      <w:r w:rsidRPr="00347200">
        <w:rPr>
          <w:rFonts w:ascii="Georgia" w:hAnsi="Georgia" w:cs="Arial"/>
        </w:rPr>
        <w:t>also characterized by</w:t>
      </w:r>
      <w:r w:rsidRPr="00347200">
        <w:rPr>
          <w:rFonts w:ascii="Georgia" w:hAnsi="Georgia" w:cs="Arial"/>
        </w:rPr>
        <w:t xml:space="preserve"> dysfunction of dopaminergic signaling</w:t>
      </w:r>
      <w:r w:rsidRPr="00347200">
        <w:rPr>
          <w:rFonts w:ascii="Georgia" w:hAnsi="Georgia" w:cs="Arial"/>
        </w:rPr>
        <w:fldChar w:fldCharType="begin" w:fldLock="1"/>
      </w:r>
      <w:r w:rsidR="00932EEB">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Pr="00347200">
        <w:rPr>
          <w:rFonts w:ascii="Georgia" w:hAnsi="Georgia" w:cs="Arial"/>
        </w:rPr>
        <w:fldChar w:fldCharType="separate"/>
      </w:r>
      <w:r w:rsidR="00932EEB" w:rsidRPr="00932EEB">
        <w:rPr>
          <w:rFonts w:ascii="Georgia" w:hAnsi="Georgia" w:cs="Arial"/>
          <w:noProof/>
          <w:vertAlign w:val="superscript"/>
        </w:rPr>
        <w:t>1,8</w:t>
      </w:r>
      <w:r w:rsidRPr="00347200">
        <w:rPr>
          <w:rFonts w:ascii="Georgia" w:hAnsi="Georgia" w:cs="Arial"/>
        </w:rPr>
        <w:fldChar w:fldCharType="end"/>
      </w:r>
      <w:r w:rsidRPr="00347200">
        <w:rPr>
          <w:rFonts w:ascii="Georgia" w:hAnsi="Georgia" w:cs="Arial"/>
        </w:rPr>
        <w:t xml:space="preserve">. </w:t>
      </w:r>
      <w:r w:rsidRPr="00347200">
        <w:rPr>
          <w:rFonts w:ascii="Georgia" w:hAnsi="Georgia"/>
        </w:rPr>
        <w:t xml:space="preserve">VK4-116 is a highly selective </w:t>
      </w:r>
      <w:r w:rsidRPr="00347200">
        <w:rPr>
          <w:rFonts w:ascii="Georgia" w:hAnsi="Georgia" w:cs="Arial"/>
        </w:rPr>
        <w:t>D3-antagonist is a promising compound</w:t>
      </w:r>
      <w:r w:rsidRPr="00347200">
        <w:rPr>
          <w:rFonts w:ascii="Georgia" w:hAnsi="Georgia" w:cs="Arial"/>
        </w:rPr>
        <w:t xml:space="preserve"> that</w:t>
      </w:r>
      <w:r w:rsidRPr="00347200">
        <w:rPr>
          <w:rFonts w:ascii="Georgia" w:hAnsi="Georgia"/>
        </w:rPr>
        <w:t xml:space="preserve"> reduce</w:t>
      </w:r>
      <w:r w:rsidRPr="00347200">
        <w:rPr>
          <w:rFonts w:ascii="Georgia" w:hAnsi="Georgia"/>
        </w:rPr>
        <w:t>s</w:t>
      </w:r>
      <w:r w:rsidRPr="00347200">
        <w:rPr>
          <w:rFonts w:ascii="Georgia" w:hAnsi="Georgia"/>
        </w:rPr>
        <w:t xml:space="preserve"> psychostimulant use and relapse behaviors in rodent models</w:t>
      </w:r>
      <w:r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Pr="00347200">
        <w:rPr>
          <w:rFonts w:ascii="Georgia" w:hAnsi="Georgia"/>
        </w:rPr>
        <w:fldChar w:fldCharType="separate"/>
      </w:r>
      <w:r w:rsidR="00932EEB" w:rsidRPr="00932EEB">
        <w:rPr>
          <w:rFonts w:ascii="Georgia" w:hAnsi="Georgia"/>
          <w:noProof/>
          <w:vertAlign w:val="superscript"/>
        </w:rPr>
        <w:t>8</w:t>
      </w:r>
      <w:r w:rsidRPr="00347200">
        <w:rPr>
          <w:rFonts w:ascii="Georgia" w:hAnsi="Georgia"/>
        </w:rPr>
        <w:fldChar w:fldCharType="end"/>
      </w:r>
      <w:r w:rsidRPr="00347200">
        <w:rPr>
          <w:rFonts w:ascii="Georgia" w:hAnsi="Georgia"/>
        </w:rPr>
        <w:t xml:space="preserve">, and exhibits higher selectivity and affinity for D3-receptors and </w:t>
      </w:r>
      <w:r w:rsidRPr="00347200">
        <w:rPr>
          <w:rFonts w:ascii="Georgia" w:hAnsi="Georgia" w:cs="Arial"/>
        </w:rPr>
        <w:t>fewer adverse cardiovascular side effects</w:t>
      </w:r>
      <w:r w:rsidRPr="00347200">
        <w:rPr>
          <w:rFonts w:ascii="Georgia" w:hAnsi="Georgia" w:cs="Arial"/>
        </w:rPr>
        <w:t xml:space="preserve"> than</w:t>
      </w:r>
      <w:r w:rsidRPr="00347200">
        <w:rPr>
          <w:rFonts w:ascii="Georgia" w:hAnsi="Georgia"/>
        </w:rPr>
        <w:t xml:space="preserve"> previously available ligands.</w:t>
      </w:r>
      <w:r w:rsidRPr="00347200">
        <w:rPr>
          <w:rFonts w:ascii="Georgia" w:hAnsi="Georgia"/>
        </w:rPr>
        <w:t xml:space="preserve"> However, its efficacy in treating long-term behavioral inflexibility caused by a history of cocaine use has not been tested.</w:t>
      </w:r>
    </w:p>
    <w:p w14:paraId="194F3015" w14:textId="413EE6B4" w:rsidR="005C65D8" w:rsidRPr="00347200" w:rsidRDefault="005C65D8" w:rsidP="00584AE8">
      <w:pPr>
        <w:spacing w:line="240" w:lineRule="auto"/>
        <w:rPr>
          <w:rFonts w:ascii="Georgia" w:hAnsi="Georgia" w:cs="Arial"/>
        </w:rPr>
      </w:pPr>
      <w:r w:rsidRPr="00347200">
        <w:rPr>
          <w:rFonts w:ascii="Georgia" w:hAnsi="Georgia" w:cs="Arial"/>
        </w:rPr>
        <w:t>Here I will manipulate a prior history of cocaine in rats to create a model of behavioral inflexibility and OFC dysfunction in disorders of compulsivity. Using in-vivo single-cell recording in OFC during an OS task I will answer the question: Do reversal learning deficits in rats with a history of cocaine reflect impoverished cognitive map representations in OFC?</w:t>
      </w:r>
      <w:r w:rsidR="00AA51CE" w:rsidRPr="00347200">
        <w:rPr>
          <w:rFonts w:ascii="Georgia" w:hAnsi="Georgia" w:cs="Arial"/>
        </w:rPr>
        <w:t xml:space="preserve"> </w:t>
      </w:r>
      <w:r w:rsidR="006A4185" w:rsidRPr="00347200">
        <w:rPr>
          <w:rFonts w:ascii="Georgia" w:hAnsi="Georgia" w:cs="Arial"/>
        </w:rPr>
        <w:t xml:space="preserve">Once established, I </w:t>
      </w:r>
      <w:r w:rsidR="006A4185" w:rsidRPr="00347200">
        <w:rPr>
          <w:rFonts w:ascii="Georgia" w:hAnsi="Georgia"/>
        </w:rPr>
        <w:t>will test the efficacy of VK4-116 to treat behavioral inflexibility, and its neural correlates in OFC, in cocaine experienced rats.</w:t>
      </w:r>
      <w:r w:rsidR="006A4185" w:rsidRPr="00347200">
        <w:rPr>
          <w:rFonts w:ascii="Georgia" w:hAnsi="Georgia"/>
        </w:rPr>
        <w:t xml:space="preserve"> </w:t>
      </w:r>
      <w:r w:rsidR="00FB63CF" w:rsidRPr="00347200">
        <w:rPr>
          <w:rFonts w:ascii="Georgia" w:hAnsi="Georgia"/>
        </w:rPr>
        <w:t>These findings will advance our understanding of how OFC dysfunction contributes to behavioral inflexibility in disorders of compulsivity, and how they 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77777777"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 such that more distinct cognitive map representations will predict higher behavioral accuracy. Furthermore, rats with a history of cocaine use will have lower behavioral accuracy and less distinct cognitive representations in OFC compared to control rats.</w:t>
      </w:r>
    </w:p>
    <w:p w14:paraId="2A307B68" w14:textId="7F2A80AE" w:rsidR="005C65D8" w:rsidRPr="00347200" w:rsidRDefault="005C65D8" w:rsidP="00584AE8">
      <w:pPr>
        <w:spacing w:line="240" w:lineRule="auto"/>
        <w:rPr>
          <w:rFonts w:ascii="Georgia" w:hAnsi="Georgia" w:cs="Arial"/>
        </w:rPr>
      </w:pPr>
      <w:r w:rsidRPr="00347200">
        <w:rPr>
          <w:rFonts w:ascii="Georgia" w:hAnsi="Georgia"/>
          <w:u w:val="single"/>
        </w:rPr>
        <w:t>Procedure:</w:t>
      </w:r>
      <w:r w:rsidRPr="00347200">
        <w:rPr>
          <w:rFonts w:ascii="Georgia" w:hAnsi="Georgia"/>
        </w:rPr>
        <w:t xml:space="preserve"> Long Evans rats</w:t>
      </w:r>
      <w:r w:rsidR="009B48A7" w:rsidRPr="00347200">
        <w:rPr>
          <w:rFonts w:ascii="Georgia" w:hAnsi="Georgia"/>
        </w:rPr>
        <w:t xml:space="preserve"> </w:t>
      </w:r>
      <w:r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Pr="00347200">
        <w:rPr>
          <w:rFonts w:ascii="Georgia" w:hAnsi="Georgia"/>
        </w:rPr>
        <w:t xml:space="preserve">. Rats will then be </w:t>
      </w:r>
      <w:r w:rsidRPr="00347200">
        <w:rPr>
          <w:rFonts w:ascii="Georgia" w:hAnsi="Georgia"/>
        </w:rPr>
        <w:lastRenderedPageBreak/>
        <w:t>water deprived and given standard pretraining to become familiar with responding for odors and 10% sucrose reward in behavioral testing chambers. Next, drivable</w:t>
      </w:r>
      <w:r w:rsidR="007F59A8" w:rsidRPr="00347200">
        <w:rPr>
          <w:rFonts w:ascii="Georgia" w:hAnsi="Georgia"/>
        </w:rPr>
        <w:t xml:space="preserve"> </w:t>
      </w:r>
      <w:r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Pr="00347200">
        <w:rPr>
          <w:rFonts w:ascii="Georgia" w:hAnsi="Georgia"/>
        </w:rPr>
        <w:t xml:space="preserve">outlined in </w:t>
      </w:r>
      <w:r w:rsidRPr="00347200">
        <w:rPr>
          <w:rFonts w:ascii="Georgia" w:hAnsi="Georgia"/>
          <w:color w:val="4472C4" w:themeColor="accent1"/>
        </w:rPr>
        <w:t>Figure 1</w:t>
      </w:r>
      <w:r w:rsidRPr="00347200">
        <w:rPr>
          <w:rFonts w:ascii="Georgia" w:hAnsi="Georgia"/>
        </w:rPr>
        <w:t xml:space="preserve">. </w:t>
      </w:r>
      <w:bookmarkStart w:id="0" w:name="_Hlk67581373"/>
      <w:r w:rsidRPr="00347200">
        <w:rPr>
          <w:rFonts w:ascii="Georgia" w:hAnsi="Georgia"/>
        </w:rPr>
        <w:t xml:space="preserve">On each trial, the rat will initiate cue presentation by entering the odor port, then a brief auditory cue (1000 </w:t>
      </w:r>
      <w:proofErr w:type="spellStart"/>
      <w:r w:rsidRPr="00347200">
        <w:rPr>
          <w:rFonts w:ascii="Georgia" w:hAnsi="Georgia"/>
        </w:rPr>
        <w:t>ms</w:t>
      </w:r>
      <w:proofErr w:type="spellEnd"/>
      <w:r w:rsidRPr="00347200">
        <w:rPr>
          <w:rFonts w:ascii="Georgia" w:hAnsi="Georgia"/>
        </w:rPr>
        <w:t xml:space="preserve">) followed by an odor (500 </w:t>
      </w:r>
      <w:proofErr w:type="spellStart"/>
      <w:r w:rsidRPr="00347200">
        <w:rPr>
          <w:rFonts w:ascii="Georgia" w:hAnsi="Georgia"/>
        </w:rPr>
        <w:t>ms</w:t>
      </w:r>
      <w:proofErr w:type="spellEnd"/>
      <w:r w:rsidRPr="00347200">
        <w:rPr>
          <w:rFonts w:ascii="Georgia" w:hAnsi="Georgia"/>
        </w:rPr>
        <w:t xml:space="preserve">) will be presented. </w:t>
      </w:r>
      <w:r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Pr="00347200">
        <w:rPr>
          <w:rFonts w:ascii="Georgia" w:hAnsi="Georgia" w:cs="Arial"/>
        </w:rPr>
        <w:t xml:space="preserve">the food port on rewarded trials and withholding responding on non-rewarded trials. Each session will consist of 25 presentations of each trial type, presented in pseudorandom order. Criterion accuracy will be defined as 75% accuracy in a session. </w:t>
      </w:r>
      <w:r w:rsidR="007470CC" w:rsidRPr="00347200">
        <w:rPr>
          <w:rFonts w:ascii="Georgia" w:hAnsi="Georgia" w:cs="Arial"/>
        </w:rPr>
        <w:t xml:space="preserve">Neural </w:t>
      </w:r>
      <w:r w:rsidRPr="00347200">
        <w:rPr>
          <w:rFonts w:ascii="Georgia" w:hAnsi="Georgia" w:cs="Arial"/>
        </w:rPr>
        <w:t>analys</w:t>
      </w:r>
      <w:r w:rsidR="007470CC" w:rsidRPr="00347200">
        <w:rPr>
          <w:rFonts w:ascii="Georgia" w:hAnsi="Georgia" w:cs="Arial"/>
        </w:rPr>
        <w:t>es presented here</w:t>
      </w:r>
      <w:r w:rsidRPr="00347200">
        <w:rPr>
          <w:rFonts w:ascii="Georgia" w:hAnsi="Georgia" w:cs="Arial"/>
        </w:rPr>
        <w:t xml:space="preserve"> will focus on sessions with criterion accuracy.</w:t>
      </w:r>
    </w:p>
    <w:bookmarkEnd w:id="0"/>
    <w:p w14:paraId="20FB1C3A" w14:textId="77777777" w:rsidR="005C65D8" w:rsidRPr="00347200" w:rsidRDefault="005C65D8" w:rsidP="00584AE8">
      <w:pPr>
        <w:spacing w:line="240" w:lineRule="auto"/>
        <w:rPr>
          <w:rFonts w:ascii="Georgia" w:hAnsi="Georgia" w:cs="Arial"/>
        </w:rPr>
      </w:pPr>
      <w:r w:rsidRPr="00347200">
        <w:rPr>
          <w:rFonts w:ascii="Georgia" w:hAnsi="Georgia" w:cs="Arial"/>
        </w:rPr>
        <w:t xml:space="preserve">The primary behavioral measure will be the number of sessions to reach criterion accuracy for 3 sessions in a row. Session to criterion will be compared between control and cocaine rats using a Poisson mixed-effects ANOVA model appropriate for count data. </w:t>
      </w:r>
    </w:p>
    <w:p w14:paraId="65C20E99" w14:textId="7E2E6DB8" w:rsidR="00A844BF" w:rsidRPr="00347200" w:rsidRDefault="006E3164" w:rsidP="00584AE8">
      <w:pPr>
        <w:spacing w:line="240" w:lineRule="auto"/>
        <w:rPr>
          <w:rFonts w:ascii="Georgia" w:hAnsi="Georgia"/>
        </w:rPr>
      </w:pPr>
      <w:r w:rsidRPr="00347200">
        <w:rPr>
          <w:rFonts w:ascii="Georgia" w:hAnsi="Georgia"/>
          <w:b/>
          <w:bCs/>
          <w:i/>
          <w:iCs/>
          <w:noProof/>
        </w:rPr>
        <w:drawing>
          <wp:anchor distT="0" distB="0" distL="114300" distR="114300" simplePos="0" relativeHeight="251658240" behindDoc="1" locked="0" layoutInCell="1" allowOverlap="1" wp14:anchorId="371550EE" wp14:editId="2239BEF5">
            <wp:simplePos x="0" y="0"/>
            <wp:positionH relativeFrom="margin">
              <wp:align>left</wp:align>
            </wp:positionH>
            <wp:positionV relativeFrom="paragraph">
              <wp:posOffset>1960245</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005C65D8" w:rsidRPr="00347200">
        <w:rPr>
          <w:rFonts w:ascii="Georgia" w:hAnsi="Georgia" w:cs="Arial"/>
        </w:rPr>
        <w:t xml:space="preserve">. It is difficult to discuss all the possible results from an electrophysiological experiment such as this, so only key analyses and predictions will be presented below. Analyses will examine both single-unit and population level neural correlates of task features expected to reflect aspects of cognitive map representations. This will be achieved by comparing neural activity between trial conditions that require different cognitive maps i.e. differential activity during cues X and Y, as well as during cues A+ vs A-, B- vs B+, C+ vs C-, and D- vs D+. I will define the strength of unique state representations as, for example, the proportion of single units that selectively increase firing to one of these cue conditions, or the percentage accuracy of a classifier to accurately predict which cue was presented on a given trial. These measures represent two of the main methods to classify these neural correlates at the single-unit and population level. </w:t>
      </w:r>
    </w:p>
    <w:p w14:paraId="1418E2CA" w14:textId="48989BBF" w:rsidR="00E3010F" w:rsidRPr="00347200" w:rsidRDefault="008625C2" w:rsidP="00584AE8">
      <w:pPr>
        <w:spacing w:line="240" w:lineRule="auto"/>
        <w:rPr>
          <w:rFonts w:ascii="Georgia" w:hAnsi="Georgia"/>
        </w:rPr>
      </w:pPr>
      <w:r w:rsidRPr="00347200">
        <w:rPr>
          <w:rFonts w:ascii="Georgia" w:hAnsi="Georgia"/>
          <w:b/>
          <w:bCs/>
          <w:i/>
          <w:iCs/>
        </w:rPr>
        <w:t xml:space="preserve">Figure 1. </w:t>
      </w:r>
      <w:r w:rsidR="00E3010F" w:rsidRPr="00347200">
        <w:rPr>
          <w:rFonts w:ascii="Georgia" w:hAnsi="Georgia"/>
        </w:rPr>
        <w:t>Proposed occasion setting (OS) task design.</w:t>
      </w:r>
      <w:r w:rsidR="00E3010F" w:rsidRPr="00347200">
        <w:rPr>
          <w:rFonts w:ascii="Georgia" w:hAnsi="Georgia"/>
          <w:i/>
          <w:iCs/>
        </w:rPr>
        <w:t xml:space="preserve"> (Left)</w:t>
      </w:r>
      <w:r w:rsidR="00E3010F" w:rsidRPr="00347200">
        <w:rPr>
          <w:rFonts w:ascii="Georgia" w:hAnsi="Georgia"/>
        </w:rPr>
        <w:t xml:space="preserve"> On each trial, OS cues X and Y uniquely identify whether the following Target cue (A-D) predicts reward</w:t>
      </w:r>
      <w:r w:rsidR="00B021FE" w:rsidRPr="00347200">
        <w:rPr>
          <w:rFonts w:ascii="Georgia" w:hAnsi="Georgia"/>
        </w:rPr>
        <w:t xml:space="preserve"> (+) or no reward (-)</w:t>
      </w:r>
      <w:r w:rsidR="00E3010F" w:rsidRPr="00347200">
        <w:rPr>
          <w:rFonts w:ascii="Georgia" w:hAnsi="Georgia"/>
        </w:rPr>
        <w:t xml:space="preserve">. </w:t>
      </w:r>
      <w:r w:rsidR="00E3010F" w:rsidRPr="00347200">
        <w:rPr>
          <w:rFonts w:ascii="Georgia" w:hAnsi="Georgia"/>
          <w:i/>
          <w:iCs/>
        </w:rPr>
        <w:t>(Right)</w:t>
      </w:r>
      <w:r w:rsidR="00E3010F" w:rsidRPr="00347200">
        <w:rPr>
          <w:rFonts w:ascii="Georgia" w:hAnsi="Georgia"/>
        </w:rPr>
        <w:t xml:space="preserve"> Cognitive map</w:t>
      </w:r>
      <w:r w:rsidR="00B021FE" w:rsidRPr="00347200">
        <w:rPr>
          <w:rFonts w:ascii="Georgia" w:hAnsi="Georgia"/>
        </w:rPr>
        <w:t xml:space="preserve"> illustration</w:t>
      </w:r>
      <w:r w:rsidR="00E3010F" w:rsidRPr="00347200">
        <w:rPr>
          <w:rFonts w:ascii="Georgia" w:hAnsi="Georgia"/>
        </w:rPr>
        <w:t xml:space="preserve"> of task structure predicted in OFC representations.</w:t>
      </w:r>
    </w:p>
    <w:p w14:paraId="76B0D7C3" w14:textId="3873F4F7" w:rsidR="004C1B8A" w:rsidRPr="00347200" w:rsidRDefault="0015741C" w:rsidP="00584AE8">
      <w:pPr>
        <w:spacing w:line="240" w:lineRule="auto"/>
        <w:rPr>
          <w:rFonts w:ascii="Georgia" w:hAnsi="Georgia" w:cs="Arial"/>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simply cue-reward value learning, I expect unique neural representations that discriminate between OS cues X and Y. </w:t>
      </w:r>
      <w:bookmarkStart w:id="1" w:name="_Hlk67578836"/>
      <w:r w:rsidR="004C1B8A" w:rsidRPr="00347200">
        <w:rPr>
          <w:rFonts w:ascii="Georgia" w:hAnsi="Georgia"/>
        </w:rPr>
        <w:t xml:space="preserve">Cues X and Y do not differ in predicting whether the next cue is A, B, C, or D, or whether the trial will be rewarded. </w:t>
      </w:r>
      <w:bookmarkEnd w:id="1"/>
      <w:r w:rsidR="004C1B8A" w:rsidRPr="00347200">
        <w:rPr>
          <w:rFonts w:ascii="Georgia" w:hAnsi="Georgia"/>
        </w:rPr>
        <w:t xml:space="preserve">Therefore, differential representations of cues X and Y in OFC would not be predicted by expected outcome value or identity accounts of OFC function. However, while consistent with a cognitive map representation in OFC, </w:t>
      </w:r>
      <w:r w:rsidR="006E3164" w:rsidRPr="00347200">
        <w:rPr>
          <w:rFonts w:ascii="Georgia" w:hAnsi="Georgia"/>
        </w:rPr>
        <w:t>these d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 Next, 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695850" w:rsidRPr="00347200">
        <w:rPr>
          <w:rFonts w:ascii="Georgia" w:hAnsi="Georgia" w:cs="Arial"/>
        </w:rPr>
        <w:t xml:space="preserve">For example, when cue A is presented, differential activity to A+ vs A- must reflect information about future reward based on whether the previous cue was X or Y, i.e. a unique state/position along a path within a cognitive map. </w:t>
      </w:r>
      <w:bookmarkStart w:id="3" w:name="_Hlk67579275"/>
      <w:bookmarkEnd w:id="2"/>
      <w:r w:rsidR="004C1B8A" w:rsidRPr="00347200">
        <w:rPr>
          <w:rFonts w:ascii="Georgia" w:hAnsi="Georgia" w:cs="Arial"/>
        </w:rPr>
        <w:t>Importantly, this rule</w:t>
      </w:r>
      <w:r w:rsidR="00695850" w:rsidRPr="00347200">
        <w:rPr>
          <w:rFonts w:ascii="Georgia" w:hAnsi="Georgia" w:cs="Arial"/>
        </w:rPr>
        <w:t>s</w:t>
      </w:r>
      <w:r w:rsidR="004C1B8A" w:rsidRPr="00347200">
        <w:rPr>
          <w:rFonts w:ascii="Georgia" w:hAnsi="Georgia" w:cs="Arial"/>
        </w:rPr>
        <w:t xml:space="preserve"> out the possibility that the OFC simply represents a cue’s physical properties or the cue’s predicted outcome value or identity</w:t>
      </w:r>
      <w:bookmarkEnd w:id="3"/>
      <w:r w:rsidR="004C1B8A" w:rsidRPr="00347200">
        <w:rPr>
          <w:rFonts w:ascii="Georgia" w:hAnsi="Georgia" w:cs="Arial"/>
        </w:rPr>
        <w:t xml:space="preserve">. Furthermore, if OS cues signal which cognitive map to use to correctly interpret the meaning of the target cues, then </w:t>
      </w:r>
      <w:r w:rsidR="004C1B8A" w:rsidRPr="00347200">
        <w:rPr>
          <w:rFonts w:ascii="Georgia" w:hAnsi="Georgia" w:cs="Arial"/>
        </w:rPr>
        <w:lastRenderedPageBreak/>
        <w:t>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three analyses can determine the strength and accuracy of the neural correlates of cognitive maps i.e. differential representation of (1) OS cues X vs Y and (2) target cues on rewarded vs non-rewarded trials (A+ vs A-, B- vs B+, C+ vs C-, D- vs D+), and (3) the correlation between them.</w:t>
      </w:r>
    </w:p>
    <w:p w14:paraId="01C487F9" w14:textId="0A3D6AE9" w:rsidR="002931CF" w:rsidRPr="00347200" w:rsidRDefault="002931CF" w:rsidP="00584AE8">
      <w:pPr>
        <w:spacing w:line="240" w:lineRule="auto"/>
        <w:rPr>
          <w:rFonts w:ascii="Georgia" w:hAnsi="Georgia" w:cs="Arial"/>
          <w:color w:val="4472C4" w:themeColor="accent1"/>
        </w:rPr>
      </w:pPr>
      <w:commentRangeStart w:id="4"/>
      <w:r w:rsidRPr="00347200">
        <w:rPr>
          <w:rFonts w:ascii="Georgia" w:hAnsi="Georgia" w:cs="Arial"/>
          <w:color w:val="4472C4" w:themeColor="accent1"/>
        </w:rPr>
        <w: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t>
      </w:r>
      <w:commentRangeEnd w:id="4"/>
      <w:r w:rsidR="00347200">
        <w:rPr>
          <w:rStyle w:val="CommentReference"/>
        </w:rPr>
        <w:commentReference w:id="4"/>
      </w:r>
    </w:p>
    <w:p w14:paraId="79523EAF" w14:textId="77777777" w:rsidR="004C1B8A" w:rsidRPr="00347200" w:rsidRDefault="004C1B8A" w:rsidP="00584AE8">
      <w:pPr>
        <w:spacing w:line="240" w:lineRule="auto"/>
        <w:rPr>
          <w:rFonts w:ascii="Georgia" w:hAnsi="Georgia"/>
        </w:rPr>
      </w:pPr>
      <w:r w:rsidRPr="00347200">
        <w:rPr>
          <w:rFonts w:ascii="Georgia" w:hAnsi="Georgia"/>
        </w:rPr>
        <w:t>Given the hypothesis that the accuracy of cognitive map representations in OFC are necessary for behavioral flexibility, I predict that behavioral accuracy for an individual rat on an individual session will be predicted by the fidelity of their cognitive map representations. That is, for each of the three neural correlates described above, stronger correlates of cognitive map representations will predict higher behavioral accuracy in a given session or portion of a session.</w:t>
      </w:r>
    </w:p>
    <w:p w14:paraId="633BC0AD" w14:textId="7AA1AFFB" w:rsidR="004C1B8A" w:rsidRPr="00347200" w:rsidRDefault="004C1B8A" w:rsidP="00584AE8">
      <w:pPr>
        <w:spacing w:line="240" w:lineRule="auto"/>
        <w:rPr>
          <w:rFonts w:ascii="Georgia" w:hAnsi="Georgia" w:cs="Arial"/>
        </w:rPr>
      </w:pPr>
      <w:r w:rsidRPr="00347200">
        <w:rPr>
          <w:rFonts w:ascii="Georgia" w:hAnsi="Georgia" w:cs="Arial"/>
        </w:rPr>
        <w:t>I predict that cocaine experienced rats will require more sessions to learn the OS task to criterion accuracy compared to control rats. This would be consistent with the hypothesis that reversal learning deficits in cocaine experienced rats reflects a general impairment in behavioral flexibility and not simply an inability to detect that cue-reward relationships change over time. Furthermore, during neural recording sessions with criterion levels of performance, I predict that the three neural correlates of cognitive maps in OFC will be significantly lower in cocaine rats compared to control rats. These neural correlates of cognitive maps should also correlate with accuracy on a given session, similar to previous reports in reversal learning</w:t>
      </w:r>
      <w:r w:rsidR="009B48A7"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9B48A7" w:rsidRPr="00347200">
        <w:rPr>
          <w:rFonts w:ascii="Georgia" w:hAnsi="Georgia" w:cs="Arial"/>
        </w:rPr>
        <w:fldChar w:fldCharType="separate"/>
      </w:r>
      <w:r w:rsidR="00932EEB" w:rsidRPr="00932EEB">
        <w:rPr>
          <w:rFonts w:ascii="Georgia" w:hAnsi="Georgia" w:cs="Arial"/>
          <w:noProof/>
          <w:vertAlign w:val="superscript"/>
        </w:rPr>
        <w:t>6</w:t>
      </w:r>
      <w:r w:rsidR="009B48A7" w:rsidRPr="00347200">
        <w:rPr>
          <w:rFonts w:ascii="Georgia" w:hAnsi="Georgia" w:cs="Arial"/>
        </w:rPr>
        <w:fldChar w:fldCharType="end"/>
      </w:r>
      <w:r w:rsidRPr="00347200">
        <w:rPr>
          <w:rFonts w:ascii="Georgia" w:hAnsi="Georgia" w:cs="Arial"/>
        </w:rPr>
        <w:t xml:space="preserve">. </w:t>
      </w:r>
      <w:bookmarkStart w:id="5" w:name="_Hlk67580498"/>
      <w:r w:rsidRPr="00347200">
        <w:rPr>
          <w:rFonts w:ascii="Georgia" w:hAnsi="Georgia" w:cs="Arial"/>
        </w:rPr>
        <w:t>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t>
      </w:r>
    </w:p>
    <w:bookmarkEnd w:id="5"/>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02B959BF"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i.e. four groups (n = 8 each), sucrose/vehicle, </w:t>
      </w:r>
      <w:r w:rsidRPr="00347200">
        <w:rPr>
          <w:rFonts w:ascii="Georgia" w:hAnsi="Georgia"/>
        </w:rPr>
        <w:t>sucrose/</w:t>
      </w:r>
      <w:r w:rsidRPr="00347200">
        <w:rPr>
          <w:rFonts w:ascii="Georgia" w:hAnsi="Georgia"/>
        </w:rPr>
        <w:t>VK4-116</w:t>
      </w:r>
      <w:r w:rsidRPr="00347200">
        <w:rPr>
          <w:rFonts w:ascii="Georgia" w:hAnsi="Georgia"/>
        </w:rPr>
        <w:t>, cocaine/vehicle, and cocaine/</w:t>
      </w:r>
      <w:r w:rsidRPr="00347200">
        <w:rPr>
          <w:rFonts w:ascii="Georgia" w:hAnsi="Georgia"/>
        </w:rPr>
        <w:t>VK4-116</w:t>
      </w:r>
      <w:r w:rsidRPr="00347200">
        <w:rPr>
          <w:rFonts w:ascii="Georgia" w:hAnsi="Georgia"/>
        </w:rPr>
        <w:t>.</w:t>
      </w:r>
      <w:r w:rsidR="00222CCD" w:rsidRPr="00347200">
        <w:rPr>
          <w:rFonts w:ascii="Georgia" w:hAnsi="Georgia"/>
        </w:rPr>
        <w:t xml:space="preserve"> </w:t>
      </w:r>
    </w:p>
    <w:p w14:paraId="001CE1AF" w14:textId="43A0F45C"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expected 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that is, </w:t>
      </w:r>
      <w:r w:rsidR="006B43A2" w:rsidRPr="00347200">
        <w:rPr>
          <w:rFonts w:ascii="Georgia" w:hAnsi="Georgia"/>
        </w:rPr>
        <w:t>cocaine/VK4-116</w:t>
      </w:r>
      <w:r w:rsidR="006B43A2" w:rsidRPr="00347200">
        <w:rPr>
          <w:rFonts w:ascii="Georgia" w:hAnsi="Georgia"/>
        </w:rPr>
        <w:t xml:space="preserve"> will be more similar to </w:t>
      </w:r>
      <w:r w:rsidR="006B43A2" w:rsidRPr="00347200">
        <w:rPr>
          <w:rFonts w:ascii="Georgia" w:hAnsi="Georgia"/>
        </w:rPr>
        <w:t>sucrose/vehicle</w:t>
      </w:r>
      <w:r w:rsidR="006B43A2" w:rsidRPr="00347200">
        <w:rPr>
          <w:rFonts w:ascii="Georgia" w:hAnsi="Georgia"/>
        </w:rPr>
        <w:t xml:space="preserve">. </w:t>
      </w:r>
      <w:r w:rsidR="006B43A2" w:rsidRPr="00347200">
        <w:rPr>
          <w:rFonts w:ascii="Georgia" w:hAnsi="Georgia" w:cs="Arial"/>
        </w:rPr>
        <w:t>Of relevance in interpreting any effect will</w:t>
      </w:r>
      <w:r w:rsidR="006B43A2" w:rsidRPr="00347200">
        <w:rPr>
          <w:rFonts w:ascii="Georgia" w:hAnsi="Georgia" w:cs="Arial"/>
        </w:rPr>
        <w:t xml:space="preserve"> be whether </w:t>
      </w:r>
      <w:r w:rsidR="006B43A2" w:rsidRPr="00347200">
        <w:rPr>
          <w:rFonts w:ascii="Georgia" w:hAnsi="Georgia"/>
        </w:rPr>
        <w:t>VK4-116</w:t>
      </w:r>
      <w:r w:rsidR="006B43A2" w:rsidRPr="00347200">
        <w:rPr>
          <w:rFonts w:ascii="Georgia" w:hAnsi="Georgia"/>
        </w:rPr>
        <w:t xml:space="preserve"> affects behavior or cognitive map representations in sucrose control rats. </w:t>
      </w:r>
      <w:r w:rsidR="00E1022F" w:rsidRPr="00347200">
        <w:rPr>
          <w:rFonts w:ascii="Georgia" w:hAnsi="Georgia"/>
        </w:rPr>
        <w:t xml:space="preserve">This will indicate whether </w:t>
      </w:r>
      <w:r w:rsidR="00E1022F" w:rsidRPr="00347200">
        <w:rPr>
          <w:rFonts w:ascii="Georgia" w:hAnsi="Georgia"/>
        </w:rPr>
        <w:t>VK4-116</w:t>
      </w:r>
      <w:r w:rsidR="00E1022F" w:rsidRPr="00347200">
        <w:rPr>
          <w:rFonts w:ascii="Georgia" w:hAnsi="Georgia"/>
        </w:rPr>
        <w:t xml:space="preserve"> generally promotes behavioral flexibility, or if it is treating the specific impairments induced by a history of cocaine use. Previous findings suggest that </w:t>
      </w:r>
      <w:r w:rsidR="00E1022F" w:rsidRPr="00347200">
        <w:rPr>
          <w:rFonts w:ascii="Georgia" w:hAnsi="Georgia"/>
        </w:rPr>
        <w:t>VK4-116</w:t>
      </w:r>
      <w:r w:rsidR="00E1022F" w:rsidRPr="00347200">
        <w:rPr>
          <w:rFonts w:ascii="Georgia" w:hAnsi="Georgia"/>
        </w:rPr>
        <w:t xml:space="preserve"> will neither facilitate nor impair </w:t>
      </w:r>
      <w:r w:rsidR="00222CCD" w:rsidRPr="00347200">
        <w:rPr>
          <w:rFonts w:ascii="Georgia" w:hAnsi="Georgia"/>
        </w:rPr>
        <w:t xml:space="preserve">a variety of control </w:t>
      </w:r>
      <w:r w:rsidR="00E1022F" w:rsidRPr="00347200">
        <w:rPr>
          <w:rFonts w:ascii="Georgia" w:hAnsi="Georgia"/>
        </w:rPr>
        <w:t>behavior</w:t>
      </w:r>
      <w:r w:rsidR="00222CCD" w:rsidRPr="00347200">
        <w:rPr>
          <w:rFonts w:ascii="Georgia" w:hAnsi="Georgia"/>
        </w:rPr>
        <w:t>s</w:t>
      </w:r>
      <w:r w:rsidR="00E1022F" w:rsidRPr="00347200">
        <w:rPr>
          <w:rFonts w:ascii="Georgia" w:hAnsi="Georgia"/>
        </w:rPr>
        <w:fldChar w:fldCharType="begin" w:fldLock="1"/>
      </w:r>
      <w:r w:rsidR="00932EEB">
        <w:rPr>
          <w:rFonts w:ascii="Georgia" w:hAnsi="Georgia"/>
        </w:rPr>
        <w:instrText>ADDIN CSL_CITATION {"citationItems":[{"id":"ITEM-1","itemData":{"DOI":"10.1038/s41386-018-0284-5","ISSN":"1740634X","PMID":"30555159","abstract":"Prescription opioids such as oxycodone are highly effective analgesics for clinical pain management, but their misuse and abuse have led to the current opioid epidemic in the United States. In order to ameliorate this public health crisis, the development of effective pharmacotherapies for the prevention and treatment of opioid abuse and addiction is essential and urgently required. In this study, we evaluated—in laboratory rats—the potential utility of VK4-116, a novel and highly selective dopamine D3 receptor (D3R) antagonist, for the prevention and treatment of prescription opioid use disorders. Pretreatment with VK4-116 (5–25 mg/kg, i.p.) dose-dependently inhibited the acquisition and maintenance of oxycodone self-administration. VK4-116 also lowered the break-point (BP) for oxycodone self-administration under a progressive-ratio schedule of reinforcement, shifted the oxycodone dose–response curve downward, and inhibited oxycodone extinction responding and reinstatement of oxycodone-seeking behavior. In addition, VK4-116 pretreatment dose-dependently enhanced the antinociceptive effects of oxycodone and reduced naloxone-precipitated conditioned place aversion in rats chronically treated with oxycodone. In contrast, VK4-116 had little effect on oral sucrose self-administration. Taken together, these findings indicate a central role for D3Rs in opioid reward and support further development of VK4-116 as an effective agent for mitigating the development of opioid addiction, reducing the severity of withdrawal and preventing relapse.","author":[{"dropping-particle":"","family":"You","given":"Zhi Bing","non-dropping-particle":"","parse-names":false,"suffix":""},{"dropping-particle":"","family":"Bi","given":"Guo Hua","non-dropping-particle":"","parse-names":false,"suffix":""},{"dropping-particle":"","family":"Galaj","given":"Ewa","non-dropping-particle":"","parse-names":false,"suffix":""},{"dropping-particle":"","family":"Kumar","given":"Vivek","non-dropping-particle":"","parse-names":false,"suffix":""},{"dropping-particle":"","family":"Cao","given":"Jianjing","non-dropping-particle":"","parse-names":false,"suffix":""},{"dropping-particle":"","family":"Gadiano","given":"Alexandra","non-dropping-particle":"","parse-names":false,"suffix":""},{"dropping-particle":"","family":"Rais","given":"Rana","non-dropping-particle":"","parse-names":false,"suffix":""},{"dropping-particle":"","family":"Slusher","given":"Barbara S.","non-dropping-particle":"","parse-names":false,"suffix":""},{"dropping-particle":"","family":"Gardner","given":"Eliot L.","non-dropping-particle":"","parse-names":false,"suffix":""},{"dropping-particle":"","family":"Xi","given":"Zheng Xiong","non-dropping-particle":"","parse-names":false,"suffix":""},{"dropping-particle":"","family":"Newman","given":"Amy Hauck","non-dropping-particle":"","parse-names":false,"suffix":""}],"container-title":"Neuropsychopharmacology","id":"ITEM-1","issue":"8","issued":{"date-parts":[["2019"]]},"page":"1415-1424","publisher":"Springer US","title":"Dopamine D3R antagonist VK4-116 attenuates oxycodone self-administration and reinstatement without compromising its antinociceptive effects","type":"article-journal","volume":"44"},"uris":["http://www.mendeley.com/documents/?uuid=0da2ed3b-5cfc-4710-8444-94fc0a350a27"]}],"mendeley":{"formattedCitation":"&lt;sup&gt;17&lt;/sup&gt;","plainTextFormattedCitation":"17","previouslyFormattedCitation":"&lt;sup&gt;17&lt;/sup&gt;"},"properties":{"noteIndex":0},"schema":"https://github.com/citation-style-language/schema/raw/master/csl-citation.json"}</w:instrText>
      </w:r>
      <w:r w:rsidR="00E1022F" w:rsidRPr="00347200">
        <w:rPr>
          <w:rFonts w:ascii="Georgia" w:hAnsi="Georgia"/>
        </w:rPr>
        <w:fldChar w:fldCharType="separate"/>
      </w:r>
      <w:r w:rsidR="00932EEB" w:rsidRPr="00932EEB">
        <w:rPr>
          <w:rFonts w:ascii="Georgia" w:hAnsi="Georgia"/>
          <w:noProof/>
          <w:vertAlign w:val="superscript"/>
        </w:rPr>
        <w:t>17</w:t>
      </w:r>
      <w:r w:rsidR="00E1022F" w:rsidRPr="00347200">
        <w:rPr>
          <w:rFonts w:ascii="Georgia" w:hAnsi="Georgia"/>
        </w:rPr>
        <w:fldChar w:fldCharType="end"/>
      </w:r>
      <w:r w:rsidR="00222CCD" w:rsidRPr="00347200">
        <w:rPr>
          <w:rFonts w:ascii="Georgia" w:hAnsi="Georgia"/>
        </w:rPr>
        <w:t>.</w:t>
      </w:r>
      <w:r w:rsidR="00E1022F" w:rsidRPr="00347200">
        <w:rPr>
          <w:rFonts w:ascii="Georgia" w:hAnsi="Georgia"/>
        </w:rPr>
        <w:t xml:space="preserve"> </w:t>
      </w:r>
      <w:r w:rsidR="00222CCD" w:rsidRPr="00347200">
        <w:rPr>
          <w:rFonts w:ascii="Georgia" w:hAnsi="Georgia"/>
        </w:rPr>
        <w:t xml:space="preserve">It is also possible that </w:t>
      </w:r>
      <w:r w:rsidR="00222CCD" w:rsidRPr="00347200">
        <w:rPr>
          <w:rFonts w:ascii="Georgia" w:hAnsi="Georgia"/>
        </w:rPr>
        <w:t>VK4-116</w:t>
      </w:r>
      <w:r w:rsidR="00222CCD" w:rsidRPr="00347200">
        <w:rPr>
          <w:rFonts w:ascii="Georgia" w:hAnsi="Georgia"/>
        </w:rPr>
        <w:t xml:space="preserve"> will only treat behavior but not disrupted OFC representations in cocaine rats. </w:t>
      </w:r>
      <w:r w:rsidR="00222CCD" w:rsidRPr="00347200">
        <w:rPr>
          <w:rFonts w:ascii="Georgia" w:hAnsi="Georgia" w:cs="Arial"/>
        </w:rPr>
        <w:t>This would suggest that a different target system is being affected</w:t>
      </w:r>
      <w:r w:rsidR="00222CCD" w:rsidRPr="00347200">
        <w:rPr>
          <w:rFonts w:ascii="Georgia" w:hAnsi="Georgia" w:cs="Arial"/>
        </w:rPr>
        <w:t>, such as striatum which has also been implicated in disorders of compulsivity.</w:t>
      </w:r>
    </w:p>
    <w:p w14:paraId="62BB165E" w14:textId="7DC4DD08" w:rsidR="0091353C" w:rsidRDefault="00317339" w:rsidP="00584AE8">
      <w:pPr>
        <w:spacing w:line="240" w:lineRule="auto"/>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In this scenario, subjects in Exp</w:t>
      </w:r>
      <w:r w:rsidR="000D0E2C" w:rsidRPr="00347200">
        <w:rPr>
          <w:rFonts w:ascii="Georgia" w:hAnsi="Georgia" w:cs="Arial"/>
        </w:rPr>
        <w:t>erimen</w:t>
      </w:r>
      <w:r w:rsidR="00190718" w:rsidRPr="00347200">
        <w:rPr>
          <w:rFonts w:ascii="Georgia" w:hAnsi="Georgia" w:cs="Arial"/>
        </w:rPr>
        <w:t xml:space="preserve">t 1 will be retrained at the end of the </w:t>
      </w:r>
      <w:r w:rsidR="00190718" w:rsidRPr="00347200">
        <w:rPr>
          <w:rFonts w:ascii="Georgia" w:hAnsi="Georgia" w:cs="Arial"/>
        </w:rPr>
        <w:lastRenderedPageBreak/>
        <w:t>OS task on a reversal learning task to replicate previous findings from the lab</w:t>
      </w:r>
      <w:r w:rsidR="009B48A7"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9B48A7" w:rsidRPr="00347200">
        <w:rPr>
          <w:rFonts w:ascii="Georgia" w:hAnsi="Georgia" w:cs="Arial"/>
        </w:rPr>
        <w:fldChar w:fldCharType="separate"/>
      </w:r>
      <w:r w:rsidR="00932EEB" w:rsidRPr="00932EEB">
        <w:rPr>
          <w:rFonts w:ascii="Georgia" w:hAnsi="Georgia" w:cs="Arial"/>
          <w:noProof/>
          <w:vertAlign w:val="superscript"/>
        </w:rPr>
        <w:t>6</w:t>
      </w:r>
      <w:r w:rsidR="009B48A7" w:rsidRPr="00347200">
        <w:rPr>
          <w:rFonts w:ascii="Georgia" w:hAnsi="Georgia" w:cs="Arial"/>
        </w:rPr>
        <w:fldChar w:fldCharType="end"/>
      </w:r>
      <w:r w:rsidR="00190718" w:rsidRPr="00347200">
        <w:rPr>
          <w:rFonts w:ascii="Georgia" w:hAnsi="Georgia" w:cs="Arial"/>
        </w:rPr>
        <w:t xml:space="preserve">, as a positive control. If this is the case, then 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 while still addressing Aim 2.</w:t>
      </w:r>
    </w:p>
    <w:p w14:paraId="04607691" w14:textId="03B1597E" w:rsidR="00FB63CF" w:rsidRPr="00347200" w:rsidRDefault="00FB63CF" w:rsidP="00584AE8">
      <w:pPr>
        <w:spacing w:line="240" w:lineRule="auto"/>
        <w:rPr>
          <w:rFonts w:ascii="Georgia" w:hAnsi="Georgia" w:cs="Arial"/>
        </w:rPr>
      </w:pPr>
      <w:r w:rsidRPr="00347200">
        <w:rPr>
          <w:rFonts w:ascii="Georgia" w:hAnsi="Georgia"/>
        </w:rPr>
        <w:t>These findings will advance our understanding of how OFC dysfunction contributes to behavioral inflexibility in disorders of compulsivity, and how they might be treated.</w:t>
      </w:r>
    </w:p>
    <w:p w14:paraId="0FD1FB22" w14:textId="059C0C5D" w:rsidR="001B2CC1" w:rsidRPr="00347200" w:rsidRDefault="001B2CC1" w:rsidP="00584AE8">
      <w:pPr>
        <w:spacing w:line="240" w:lineRule="auto"/>
        <w:rPr>
          <w:rFonts w:ascii="Georgia" w:hAnsi="Georgia" w:cs="Arial"/>
        </w:rPr>
      </w:pPr>
    </w:p>
    <w:p w14:paraId="4E930A6D" w14:textId="73D3711B" w:rsidR="00222CCD" w:rsidRPr="00347200" w:rsidRDefault="00222CCD">
      <w:pPr>
        <w:rPr>
          <w:rFonts w:ascii="Georgia" w:hAnsi="Georgia" w:cs="Arial"/>
        </w:rPr>
      </w:pPr>
      <w:r w:rsidRPr="00347200">
        <w:rPr>
          <w:rFonts w:ascii="Georgia" w:hAnsi="Georgia" w:cs="Arial"/>
        </w:rPr>
        <w:br w:type="page"/>
      </w:r>
    </w:p>
    <w:p w14:paraId="4D365107" w14:textId="0219259F" w:rsidR="00FC4F59" w:rsidRPr="00347200" w:rsidRDefault="00FC4F59" w:rsidP="00584AE8">
      <w:pPr>
        <w:spacing w:line="240" w:lineRule="auto"/>
        <w:jc w:val="center"/>
        <w:rPr>
          <w:rFonts w:ascii="Georgia" w:hAnsi="Georgia"/>
          <w:b/>
          <w:bCs/>
        </w:rPr>
      </w:pPr>
      <w:commentRangeStart w:id="6"/>
      <w:r w:rsidRPr="00347200">
        <w:rPr>
          <w:rFonts w:ascii="Georgia" w:hAnsi="Georgia"/>
          <w:b/>
          <w:bCs/>
        </w:rPr>
        <w:lastRenderedPageBreak/>
        <w:t>References</w:t>
      </w:r>
      <w:commentRangeEnd w:id="6"/>
      <w:r w:rsidR="00532D5C">
        <w:rPr>
          <w:rStyle w:val="CommentReference"/>
        </w:rPr>
        <w:commentReference w:id="6"/>
      </w:r>
    </w:p>
    <w:p w14:paraId="5D97443F" w14:textId="70C50E38" w:rsidR="00532D5C" w:rsidRPr="00532D5C" w:rsidRDefault="00FC4F59" w:rsidP="00532D5C">
      <w:pPr>
        <w:widowControl w:val="0"/>
        <w:autoSpaceDE w:val="0"/>
        <w:autoSpaceDN w:val="0"/>
        <w:adjustRightInd w:val="0"/>
        <w:spacing w:line="240" w:lineRule="auto"/>
        <w:ind w:left="640" w:hanging="640"/>
        <w:rPr>
          <w:rFonts w:ascii="Georgia" w:hAnsi="Georgia" w:cs="Times New Roman"/>
          <w:noProof/>
          <w:szCs w:val="24"/>
        </w:rPr>
      </w:pPr>
      <w:r w:rsidRPr="00347200">
        <w:rPr>
          <w:rFonts w:ascii="Georgia" w:hAnsi="Georgia"/>
        </w:rPr>
        <w:fldChar w:fldCharType="begin" w:fldLock="1"/>
      </w:r>
      <w:r w:rsidRPr="00347200">
        <w:rPr>
          <w:rFonts w:ascii="Georgia" w:hAnsi="Georgia"/>
        </w:rPr>
        <w:instrText xml:space="preserve">ADDIN Mendeley Bibliography CSL_BIBLIOGRAPHY </w:instrText>
      </w:r>
      <w:r w:rsidRPr="00347200">
        <w:rPr>
          <w:rFonts w:ascii="Georgia" w:hAnsi="Georgia"/>
        </w:rPr>
        <w:fldChar w:fldCharType="separate"/>
      </w:r>
      <w:r w:rsidR="00532D5C" w:rsidRPr="00532D5C">
        <w:rPr>
          <w:rFonts w:ascii="Georgia" w:hAnsi="Georgia" w:cs="Times New Roman"/>
          <w:noProof/>
          <w:szCs w:val="24"/>
        </w:rPr>
        <w:t xml:space="preserve">1. </w:t>
      </w:r>
      <w:r w:rsidR="00532D5C" w:rsidRPr="00532D5C">
        <w:rPr>
          <w:rFonts w:ascii="Georgia" w:hAnsi="Georgia" w:cs="Times New Roman"/>
          <w:noProof/>
          <w:szCs w:val="24"/>
        </w:rPr>
        <w:tab/>
        <w:t>Volkow ND, Fowler JS. Addiction, a disease of compulsion and drive: Involvement of the orbitofrontal cortex. Cereb Cortex. 2000;10(3):318–325. PMID: 10731226</w:t>
      </w:r>
    </w:p>
    <w:p w14:paraId="0F21FEA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2. </w:t>
      </w:r>
      <w:r w:rsidRPr="00532D5C">
        <w:rPr>
          <w:rFonts w:ascii="Georgia" w:hAnsi="Georgia" w:cs="Times New Roman"/>
          <w:noProof/>
          <w:szCs w:val="24"/>
        </w:rPr>
        <w:tab/>
        <w:t>Lucantonio F, Stalnaker TA, Shaham Y, Niv Y, Schoenbaum G. The impact of orbitofrontal dysfunction on cocaine addiction. Nat Neurosci. Nature Publishing Group; 2012;15(3):358–366. PMID: 22267164</w:t>
      </w:r>
    </w:p>
    <w:p w14:paraId="26331760"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3. </w:t>
      </w:r>
      <w:r w:rsidRPr="00532D5C">
        <w:rPr>
          <w:rFonts w:ascii="Georgia" w:hAnsi="Georgia" w:cs="Times New Roman"/>
          <w:noProof/>
          <w:szCs w:val="24"/>
        </w:rPr>
        <w:tab/>
        <w:t>Graybiel AM, Rauch SL. Toward a neurobiology of obsessive-compulsive disorder. Neuron [Internet]. 2001/01/06. 2000 Nov;28(2):343–347. Available from: http://www.ncbi.nlm.nih.gov/pubmed/11144344 PMID: 11144344</w:t>
      </w:r>
    </w:p>
    <w:p w14:paraId="1114750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4. </w:t>
      </w:r>
      <w:r w:rsidRPr="00532D5C">
        <w:rPr>
          <w:rFonts w:ascii="Georgia" w:hAnsi="Georgia" w:cs="Times New Roman"/>
          <w:noProof/>
          <w:szCs w:val="24"/>
        </w:rPr>
        <w:tab/>
        <w:t>Wilson RC, Takahashi YK, Schoenbaum G, Niv Y. Orbitofrontal cortex as a cognitive map of task space. Neuron [Internet]. 2014;81(2):267–279. Available from: http://www.ncbi.nlm.nih.gov/pubmed/24462094 PMID: 24462094</w:t>
      </w:r>
    </w:p>
    <w:p w14:paraId="58DA3507"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5. </w:t>
      </w:r>
      <w:r w:rsidRPr="00532D5C">
        <w:rPr>
          <w:rFonts w:ascii="Georgia" w:hAnsi="Georgia" w:cs="Times New Roman"/>
          <w:noProof/>
          <w:szCs w:val="24"/>
        </w:rPr>
        <w:tab/>
        <w:t>Calu DJ, Stalnaker TA, Franz TM, Singh T, Shaham Y, Schoenbaum G. Withdrawal from cocaine self-administration produces long-lasting deficits in orbitofrontal-dependent reversal learning in rats. Learn Mem. 2007 May 1;14(5):325–8. PMID: 17522022</w:t>
      </w:r>
    </w:p>
    <w:p w14:paraId="4631432E"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6. </w:t>
      </w:r>
      <w:r w:rsidRPr="00532D5C">
        <w:rPr>
          <w:rFonts w:ascii="Georgia" w:hAnsi="Georgia" w:cs="Times New Roman"/>
          <w:noProof/>
          <w:szCs w:val="24"/>
        </w:rPr>
        <w:tab/>
        <w:t>Schoenbaum G, Saddoris MR, Ramus SJ, Shaham Y, Setlow B. Cocaine-experienced rats exhibit learning deficits in a task sensitive to orbitofrontal cortex lesions. Eur J Neurosci. 2004;19(7):1997–2002. PMID: 15078575</w:t>
      </w:r>
    </w:p>
    <w:p w14:paraId="6AEB1C4B"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7. </w:t>
      </w:r>
      <w:r w:rsidRPr="00532D5C">
        <w:rPr>
          <w:rFonts w:ascii="Georgia" w:hAnsi="Georgia" w:cs="Times New Roman"/>
          <w:noProof/>
          <w:szCs w:val="24"/>
        </w:rPr>
        <w:tab/>
        <w:t>Stalnaker TA, Cooch NK, Schoenbaum G. What the orbitofrontal cortex does not do. Nat Neurosci [Internet]. 2015 May 28;18(5):620–7. Available from: http://www.nature.com/articles/nn.3982 PMID: 25919962</w:t>
      </w:r>
    </w:p>
    <w:p w14:paraId="58A94841"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8. </w:t>
      </w:r>
      <w:r w:rsidRPr="00532D5C">
        <w:rPr>
          <w:rFonts w:ascii="Georgia" w:hAnsi="Georgia" w:cs="Times New Roman"/>
          <w:noProof/>
          <w:szCs w:val="24"/>
        </w:rPr>
        <w:tab/>
        <w:t>Newman AH, Ku T, Jordan CJ, Bonifazi A, Xi ZX. New Drugs, Old Targets: Tweaking the Dopamine System to Treat Psychostimulant Use Disorders. Annu Rev Pharmacol Toxicol. 2021;61:609–628. PMID: 33411583</w:t>
      </w:r>
    </w:p>
    <w:p w14:paraId="7145CBBD"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9. </w:t>
      </w:r>
      <w:r w:rsidRPr="00532D5C">
        <w:rPr>
          <w:rFonts w:ascii="Georgia" w:hAnsi="Georgia" w:cs="Times New Roman"/>
          <w:noProof/>
          <w:szCs w:val="24"/>
        </w:rPr>
        <w:tab/>
        <w:t>Kumar V, Bonifazi A, Ellenberger MP, Keck TM, Pommier E, Rais R, Slusher BS, Gardner E, You ZB, Xi ZX, Newman AH. Highly selective dopamine D3 receptor (D3R) antagonists and partial agonists based on eticlopride and the D3R crystal structure: New leads for opioid dependence treatment. J Med Chem. 2016;59(16):7634–7650. PMID: 27508895</w:t>
      </w:r>
    </w:p>
    <w:p w14:paraId="1DA6019B"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0. </w:t>
      </w:r>
      <w:r w:rsidRPr="00532D5C">
        <w:rPr>
          <w:rFonts w:ascii="Georgia" w:hAnsi="Georgia" w:cs="Times New Roman"/>
          <w:noProof/>
          <w:szCs w:val="24"/>
        </w:rPr>
        <w:tab/>
        <w:t>Izquierdo A, Jentsch JD. Reversal learning as a measure of impulsive and compulsive behavior in addictions. Psychopharmacology (Berl) [Internet]. 2012 Jan;219(2):607–20. Available from: http://www.ncbi.nlm.nih.gov/pmc/articles/PMC3249486/pdf/nihms344051.pdf PMID: 22134477</w:t>
      </w:r>
    </w:p>
    <w:p w14:paraId="0498592D"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1. </w:t>
      </w:r>
      <w:r w:rsidRPr="00532D5C">
        <w:rPr>
          <w:rFonts w:ascii="Georgia" w:hAnsi="Georgia" w:cs="Times New Roman"/>
          <w:noProof/>
          <w:szCs w:val="24"/>
        </w:rPr>
        <w:tab/>
        <w:t>Schoenbaum G, Shaham Y. The role of orbitofrontal cortex in drug addiction: a review of preclinical studies. Biol Psychiatry [Internet]. 2007/08/28. 2008;63(3):256–262. Available from: http://www.ncbi.nlm.nih.gov/pubmed/17719014 PMID: 17719014</w:t>
      </w:r>
    </w:p>
    <w:p w14:paraId="63A1B9DC"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2. </w:t>
      </w:r>
      <w:r w:rsidRPr="00532D5C">
        <w:rPr>
          <w:rFonts w:ascii="Georgia" w:hAnsi="Georgia" w:cs="Times New Roman"/>
          <w:noProof/>
          <w:szCs w:val="24"/>
        </w:rPr>
        <w:tab/>
        <w:t>Remijnse PL, Nielen MMA, Van Balkom AJLM, Cath DC, Van Oppen P, Uylings HBM, Veltman DJ. Reduced orbitofrontal-striatal activity on a reversal learning task in obsessive-compulsive disorder. Arch Gen Psychiatry. 2006;63(11):1225–1236. PMID: 17088503</w:t>
      </w:r>
    </w:p>
    <w:p w14:paraId="4E6414B2"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3. </w:t>
      </w:r>
      <w:r w:rsidRPr="00532D5C">
        <w:rPr>
          <w:rFonts w:ascii="Georgia" w:hAnsi="Georgia" w:cs="Times New Roman"/>
          <w:noProof/>
          <w:szCs w:val="24"/>
        </w:rPr>
        <w:tab/>
        <w:t>Pitman RK. A cybernetic model of obsessive-compulsive psychopathology. Compr Psychiatry. 1987;28(4):334–343. PMID: 3608467</w:t>
      </w:r>
    </w:p>
    <w:p w14:paraId="707AE074"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lastRenderedPageBreak/>
        <w:t xml:space="preserve">14. </w:t>
      </w:r>
      <w:r w:rsidRPr="00532D5C">
        <w:rPr>
          <w:rFonts w:ascii="Georgia" w:hAnsi="Georgia" w:cs="Times New Roman"/>
          <w:noProof/>
          <w:szCs w:val="24"/>
        </w:rPr>
        <w:tab/>
        <w:t>Lucantonio F, Takahashi YK, Hoffman AF, Chang CY, Bali-Chaudhary S, Shaham Y, Lupica CR, Schoenbaum G. Orbitofrontal activation restores insight lost after cocaine use. Nat Neurosci. Nature Publishing Group; 2014;17(8):1092–1099. PMID: 25042581</w:t>
      </w:r>
    </w:p>
    <w:p w14:paraId="3501C2A5"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5. </w:t>
      </w:r>
      <w:r w:rsidRPr="00532D5C">
        <w:rPr>
          <w:rFonts w:ascii="Georgia" w:hAnsi="Georgia" w:cs="Times New Roman"/>
          <w:noProof/>
          <w:szCs w:val="24"/>
        </w:rPr>
        <w:tab/>
        <w:t>Roesch MR, Stalnaker TA, Schoenbaum G. Associative encoding in anterior piriform cortex versus orbitofrontal cortex during odor discrimination and reversal learning. Cereb Cortex [Internet]. 2007;17(3):643–652. Available from: http://cercor.oxfordjournals.org/content/17/3/643.full.pdf PMID: 16699083</w:t>
      </w:r>
    </w:p>
    <w:p w14:paraId="1F94FB33" w14:textId="77777777" w:rsidR="00532D5C" w:rsidRPr="00532D5C" w:rsidRDefault="00532D5C" w:rsidP="00532D5C">
      <w:pPr>
        <w:widowControl w:val="0"/>
        <w:autoSpaceDE w:val="0"/>
        <w:autoSpaceDN w:val="0"/>
        <w:adjustRightInd w:val="0"/>
        <w:spacing w:line="240" w:lineRule="auto"/>
        <w:ind w:left="640" w:hanging="640"/>
        <w:rPr>
          <w:rFonts w:ascii="Georgia" w:hAnsi="Georgia" w:cs="Times New Roman"/>
          <w:noProof/>
          <w:szCs w:val="24"/>
        </w:rPr>
      </w:pPr>
      <w:r w:rsidRPr="00532D5C">
        <w:rPr>
          <w:rFonts w:ascii="Georgia" w:hAnsi="Georgia" w:cs="Times New Roman"/>
          <w:noProof/>
          <w:szCs w:val="24"/>
        </w:rPr>
        <w:t xml:space="preserve">16. </w:t>
      </w:r>
      <w:r w:rsidRPr="00532D5C">
        <w:rPr>
          <w:rFonts w:ascii="Georgia" w:hAnsi="Georgia" w:cs="Times New Roman"/>
          <w:noProof/>
          <w:szCs w:val="24"/>
        </w:rPr>
        <w:tab/>
        <w:t>Zhou J, Jia C, Montesinos-Cartagena M, Gardner MPH, Zong W, Schoenbaum G. Evolving schema representations in orbitofrontal ensembles during learning. Nature [Internet]. Springer US; 2021 Feb 25;590(7847):606–611. Available from: http://dx.doi.org/10.1038/s41586-020-03061-2 PMID: 33361819</w:t>
      </w:r>
    </w:p>
    <w:p w14:paraId="3175A367" w14:textId="77777777" w:rsidR="00532D5C" w:rsidRPr="00532D5C" w:rsidRDefault="00532D5C" w:rsidP="00532D5C">
      <w:pPr>
        <w:widowControl w:val="0"/>
        <w:autoSpaceDE w:val="0"/>
        <w:autoSpaceDN w:val="0"/>
        <w:adjustRightInd w:val="0"/>
        <w:spacing w:line="240" w:lineRule="auto"/>
        <w:ind w:left="640" w:hanging="640"/>
        <w:rPr>
          <w:rFonts w:ascii="Georgia" w:hAnsi="Georgia"/>
          <w:noProof/>
        </w:rPr>
      </w:pPr>
      <w:r w:rsidRPr="00532D5C">
        <w:rPr>
          <w:rFonts w:ascii="Georgia" w:hAnsi="Georgia" w:cs="Times New Roman"/>
          <w:noProof/>
          <w:szCs w:val="24"/>
        </w:rPr>
        <w:t xml:space="preserve">17. </w:t>
      </w:r>
      <w:r w:rsidRPr="00532D5C">
        <w:rPr>
          <w:rFonts w:ascii="Georgia" w:hAnsi="Georgia" w:cs="Times New Roman"/>
          <w:noProof/>
          <w:szCs w:val="24"/>
        </w:rPr>
        <w:tab/>
        <w:t>You ZB, Bi GH, Galaj E, Kumar V, Cao J, Gadiano A, Rais R, Slusher BS, Gardner EL, Xi ZX, Newman AH. Dopamine D3R antagonist VK4-116 attenuates oxycodone self-administration and reinstatement without compromising its antinociceptive effects. Neuropsychopharmacology [Internet]. Springer US; 2019;44(8):1415–1424. Available from: http://dx.doi.org/10.1038/s41386-018-0284-5 PMID: 30555159</w:t>
      </w:r>
    </w:p>
    <w:p w14:paraId="41298975" w14:textId="2A636009" w:rsidR="00FC4F59" w:rsidRPr="00347200" w:rsidRDefault="00FC4F59" w:rsidP="00584AE8">
      <w:pPr>
        <w:spacing w:line="240" w:lineRule="auto"/>
        <w:rPr>
          <w:rFonts w:ascii="Georgia" w:hAnsi="Georgia"/>
        </w:rPr>
      </w:pPr>
      <w:r w:rsidRPr="00347200">
        <w:rPr>
          <w:rFonts w:ascii="Georgia" w:hAnsi="Georgia"/>
        </w:rPr>
        <w:fldChar w:fldCharType="end"/>
      </w:r>
    </w:p>
    <w:sectPr w:rsidR="00FC4F59" w:rsidRPr="00347200">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Panayi, Marios (NIH/NIDA) [F]" w:date="2021-03-26T14:44:00Z" w:initials="PM([">
    <w:p w14:paraId="0ACE4B33" w14:textId="1BFDC736" w:rsidR="00347200" w:rsidRDefault="00347200">
      <w:pPr>
        <w:pStyle w:val="CommentText"/>
      </w:pPr>
      <w:r>
        <w:rPr>
          <w:rStyle w:val="CommentReference"/>
        </w:rPr>
        <w:annotationRef/>
      </w:r>
      <w:r>
        <w:t xml:space="preserve">We could cut this to reduce everything. As much as I would like it in here, I think it might overcomplicate things for the reviewer, and space is tight since we also need to fit </w:t>
      </w:r>
      <w:proofErr w:type="spellStart"/>
      <w:r>
        <w:t>Expt</w:t>
      </w:r>
      <w:proofErr w:type="spellEnd"/>
      <w:r>
        <w:t xml:space="preserve"> 2 into the proposal.</w:t>
      </w:r>
    </w:p>
  </w:comment>
  <w:comment w:id="6" w:author="Panayi, Marios (NIH/NIDA) [F]" w:date="2021-03-26T15:24:00Z" w:initials="PM([">
    <w:p w14:paraId="52BF6378" w14:textId="7FCB75C7" w:rsidR="00532D5C" w:rsidRDefault="00532D5C">
      <w:pPr>
        <w:pStyle w:val="CommentText"/>
      </w:pPr>
      <w:r>
        <w:rPr>
          <w:rStyle w:val="CommentReference"/>
        </w:rPr>
        <w:annotationRef/>
      </w:r>
      <w:r>
        <w:t>Will fix reference format at end to remove the “Available From” UR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E4B33" w15:done="0"/>
  <w15:commentEx w15:paraId="52BF63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871C5" w16cex:dateUtc="2021-03-26T18:44:00Z"/>
  <w16cex:commentExtensible w16cex:durableId="24087B2B" w16cex:dateUtc="2021-03-26T1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E4B33" w16cid:durableId="240871C5"/>
  <w16cid:commentId w16cid:paraId="52BF6378" w16cid:durableId="24087B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00BB4" w14:textId="77777777" w:rsidR="00074EB3" w:rsidRDefault="00074EB3">
      <w:pPr>
        <w:spacing w:after="0" w:line="240" w:lineRule="auto"/>
      </w:pPr>
      <w:r>
        <w:separator/>
      </w:r>
    </w:p>
  </w:endnote>
  <w:endnote w:type="continuationSeparator" w:id="0">
    <w:p w14:paraId="47F899E7" w14:textId="77777777" w:rsidR="00074EB3" w:rsidRDefault="00074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61B1FE" w14:textId="77777777" w:rsidR="00074EB3" w:rsidRDefault="00074EB3">
      <w:pPr>
        <w:spacing w:after="0" w:line="240" w:lineRule="auto"/>
      </w:pPr>
      <w:r>
        <w:separator/>
      </w:r>
    </w:p>
  </w:footnote>
  <w:footnote w:type="continuationSeparator" w:id="0">
    <w:p w14:paraId="2FEF423C" w14:textId="77777777" w:rsidR="00074EB3" w:rsidRDefault="00074E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074E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41DF3"/>
    <w:rsid w:val="00072F8B"/>
    <w:rsid w:val="00074EB3"/>
    <w:rsid w:val="000803DF"/>
    <w:rsid w:val="000936BE"/>
    <w:rsid w:val="0009752F"/>
    <w:rsid w:val="000B0393"/>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95BAB"/>
    <w:rsid w:val="003C7BF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95850"/>
    <w:rsid w:val="006A4185"/>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F3B4B"/>
    <w:rsid w:val="007F56DC"/>
    <w:rsid w:val="007F59A8"/>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51CE"/>
    <w:rsid w:val="00AB0F41"/>
    <w:rsid w:val="00AB4FA8"/>
    <w:rsid w:val="00AC7172"/>
    <w:rsid w:val="00AD0272"/>
    <w:rsid w:val="00B021FE"/>
    <w:rsid w:val="00B10477"/>
    <w:rsid w:val="00B352FB"/>
    <w:rsid w:val="00B35AEA"/>
    <w:rsid w:val="00B5709F"/>
    <w:rsid w:val="00B71207"/>
    <w:rsid w:val="00C07D87"/>
    <w:rsid w:val="00C15A27"/>
    <w:rsid w:val="00C636B7"/>
    <w:rsid w:val="00C65C24"/>
    <w:rsid w:val="00C77E1F"/>
    <w:rsid w:val="00C84015"/>
    <w:rsid w:val="00C94D71"/>
    <w:rsid w:val="00CA7EE8"/>
    <w:rsid w:val="00CB1A62"/>
    <w:rsid w:val="00CC508F"/>
    <w:rsid w:val="00CC69B1"/>
    <w:rsid w:val="00CC69B6"/>
    <w:rsid w:val="00CD4295"/>
    <w:rsid w:val="00CE2D2C"/>
    <w:rsid w:val="00D054FB"/>
    <w:rsid w:val="00D101BA"/>
    <w:rsid w:val="00D33DAF"/>
    <w:rsid w:val="00D62507"/>
    <w:rsid w:val="00D655F3"/>
    <w:rsid w:val="00D8320B"/>
    <w:rsid w:val="00DA5F67"/>
    <w:rsid w:val="00E1022F"/>
    <w:rsid w:val="00E3010F"/>
    <w:rsid w:val="00E43563"/>
    <w:rsid w:val="00E46708"/>
    <w:rsid w:val="00E553BB"/>
    <w:rsid w:val="00E60189"/>
    <w:rsid w:val="00E727BE"/>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Pages>
  <Words>14067</Words>
  <Characters>8018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4</cp:revision>
  <dcterms:created xsi:type="dcterms:W3CDTF">2021-03-26T18:44:00Z</dcterms:created>
  <dcterms:modified xsi:type="dcterms:W3CDTF">2021-03-26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